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2744A0A" w:rsidR="00E81978" w:rsidRDefault="001F5472" w:rsidP="006828A0">
      <w:pPr>
        <w:pStyle w:val="Title"/>
      </w:pPr>
      <w:bookmarkStart w:id="0" w:name="_GoBack"/>
      <w:bookmarkEnd w:id="0"/>
      <w:r>
        <w:t>Week 3 Discussion</w:t>
      </w:r>
    </w:p>
    <w:p w14:paraId="204F5273" w14:textId="3E38AF2E" w:rsidR="00B823AA" w:rsidRDefault="001F5472" w:rsidP="006828A0">
      <w:pPr>
        <w:pStyle w:val="Title2"/>
      </w:pPr>
      <w:r>
        <w:t>[Author’s name]</w:t>
      </w:r>
    </w:p>
    <w:p w14:paraId="1FA55659" w14:textId="658E7423" w:rsidR="000979ED" w:rsidRDefault="001F5472" w:rsidP="006828A0">
      <w:pPr>
        <w:pStyle w:val="Title2"/>
      </w:pPr>
      <w:r>
        <w:t>[Institute’s name]</w:t>
      </w:r>
    </w:p>
    <w:p w14:paraId="1E1AD5A7" w14:textId="16121037" w:rsidR="00E81978" w:rsidRDefault="00E81978" w:rsidP="006828A0">
      <w:pPr>
        <w:pStyle w:val="Title2"/>
      </w:pPr>
    </w:p>
    <w:p w14:paraId="06833346" w14:textId="2466220F" w:rsidR="00E81978" w:rsidRDefault="00E81978" w:rsidP="006828A0">
      <w:pPr>
        <w:pStyle w:val="Title"/>
      </w:pPr>
    </w:p>
    <w:p w14:paraId="7252C278" w14:textId="290A6AC8" w:rsidR="00A345C6" w:rsidRDefault="00A345C6" w:rsidP="006828A0">
      <w:pPr>
        <w:pStyle w:val="Title2"/>
      </w:pPr>
    </w:p>
    <w:p w14:paraId="6BFB5EB7" w14:textId="77777777" w:rsidR="00A345C6" w:rsidRDefault="001F5472" w:rsidP="006828A0">
      <w:r>
        <w:br w:type="page"/>
      </w:r>
    </w:p>
    <w:p w14:paraId="7F87C704" w14:textId="1438F6A8" w:rsidR="006828A0" w:rsidRPr="006828A0" w:rsidRDefault="001F5472" w:rsidP="006828A0">
      <w:pPr>
        <w:ind w:firstLine="0"/>
        <w:jc w:val="center"/>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color w:val="1C1E29"/>
          <w:kern w:val="0"/>
          <w:lang w:val="x-none"/>
        </w:rPr>
        <w:lastRenderedPageBreak/>
        <w:t>Week 3 Discussion</w:t>
      </w:r>
    </w:p>
    <w:p w14:paraId="16EAD0E1" w14:textId="77777777" w:rsidR="006828A0" w:rsidRPr="006828A0" w:rsidRDefault="001F5472" w:rsidP="006828A0">
      <w:pPr>
        <w:ind w:firstLine="0"/>
        <w:jc w:val="center"/>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Consideration of Business Leaders</w:t>
      </w:r>
    </w:p>
    <w:p w14:paraId="495BF4EB" w14:textId="77777777" w:rsidR="006828A0" w:rsidRPr="006828A0" w:rsidRDefault="001F5472" w:rsidP="006828A0">
      <w:pPr>
        <w:ind w:firstLine="0"/>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Howard Schultz as Transactional Leader</w:t>
      </w:r>
    </w:p>
    <w:p w14:paraId="67CFC983" w14:textId="77777777" w:rsidR="006828A0" w:rsidRPr="006828A0" w:rsidRDefault="001F5472" w:rsidP="006828A0">
      <w:pPr>
        <w:ind w:firstLine="0"/>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           </w:t>
      </w:r>
      <w:r w:rsidRPr="006828A0">
        <w:rPr>
          <w:rFonts w:ascii="Times New Roman" w:eastAsia="Times New Roman" w:hAnsi="Times New Roman" w:cs="Times New Roman"/>
          <w:color w:val="1C1E29"/>
          <w:kern w:val="0"/>
          <w:lang w:val="x-none"/>
        </w:rPr>
        <w:t xml:space="preserve">A comprehensive analysis of leadership approach of Howard Schultz helps to </w:t>
      </w:r>
      <w:r w:rsidRPr="006828A0">
        <w:rPr>
          <w:rFonts w:ascii="Times New Roman" w:eastAsia="Times New Roman" w:hAnsi="Times New Roman" w:cs="Times New Roman"/>
          <w:color w:val="1C1E29"/>
          <w:kern w:val="0"/>
          <w:lang w:val="x-none"/>
        </w:rPr>
        <w:t>characterize him as the transactional leader. He expanded his perspective of leadership in case of Starbucks through the merge of two different organizations. He recognized as a transactional leader because he solely developed the business vision and imple</w:t>
      </w:r>
      <w:r w:rsidRPr="006828A0">
        <w:rPr>
          <w:rFonts w:ascii="Times New Roman" w:eastAsia="Times New Roman" w:hAnsi="Times New Roman" w:cs="Times New Roman"/>
          <w:color w:val="1C1E29"/>
          <w:kern w:val="0"/>
          <w:lang w:val="x-none"/>
        </w:rPr>
        <w:t>mented a business model for Starbucks. His leading approach only motivates workers on the base level to perform their organizational tasks and responsibilities.</w:t>
      </w:r>
    </w:p>
    <w:p w14:paraId="2972A73E" w14:textId="77777777" w:rsidR="006828A0" w:rsidRPr="006828A0" w:rsidRDefault="001F5472" w:rsidP="006828A0">
      <w:pPr>
        <w:ind w:firstLine="0"/>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Nelson Mandela as Transformational Leader</w:t>
      </w:r>
    </w:p>
    <w:p w14:paraId="2E86CAA5" w14:textId="2CB0979F" w:rsidR="006828A0" w:rsidRPr="006828A0" w:rsidRDefault="001F5472" w:rsidP="006828A0">
      <w:pPr>
        <w:ind w:firstLine="0"/>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color w:val="1C1E29"/>
          <w:kern w:val="0"/>
          <w:lang w:val="x-none"/>
        </w:rPr>
        <w:t xml:space="preserve">           Nelson Mandela is one significant name whe</w:t>
      </w:r>
      <w:r w:rsidRPr="006828A0">
        <w:rPr>
          <w:rFonts w:ascii="Times New Roman" w:eastAsia="Times New Roman" w:hAnsi="Times New Roman" w:cs="Times New Roman"/>
          <w:color w:val="1C1E29"/>
          <w:kern w:val="0"/>
          <w:lang w:val="x-none"/>
        </w:rPr>
        <w:t>n it comes to the consideration of transformational leaders. He utilized his skills and competencies to successfully motivates his followers effectively and efficiently. He used his attributions of charisma, inspiration, and intellectual encouragement to s</w:t>
      </w:r>
      <w:r w:rsidRPr="006828A0">
        <w:rPr>
          <w:rFonts w:ascii="Times New Roman" w:eastAsia="Times New Roman" w:hAnsi="Times New Roman" w:cs="Times New Roman"/>
          <w:color w:val="1C1E29"/>
          <w:kern w:val="0"/>
          <w:lang w:val="x-none"/>
        </w:rPr>
        <w:t>uccessfully transforms the lives of his followers</w:t>
      </w:r>
      <w:r w:rsidR="00E56655">
        <w:rPr>
          <w:rFonts w:ascii="Times New Roman" w:eastAsia="Times New Roman" w:hAnsi="Times New Roman" w:cs="Times New Roman"/>
          <w:color w:val="1C1E29"/>
          <w:kern w:val="0"/>
          <w:lang w:val="x-none"/>
        </w:rPr>
        <w:t xml:space="preserve"> </w:t>
      </w:r>
      <w:r w:rsidR="00E56655">
        <w:rPr>
          <w:rFonts w:ascii="Times New Roman" w:eastAsia="Times New Roman" w:hAnsi="Times New Roman" w:cs="Times New Roman"/>
          <w:color w:val="1C1E29"/>
          <w:kern w:val="0"/>
          <w:lang w:val="x-none"/>
        </w:rPr>
        <w:fldChar w:fldCharType="begin"/>
      </w:r>
      <w:r w:rsidR="00E56655">
        <w:rPr>
          <w:rFonts w:ascii="Times New Roman" w:eastAsia="Times New Roman" w:hAnsi="Times New Roman" w:cs="Times New Roman"/>
          <w:color w:val="1C1E29"/>
          <w:kern w:val="0"/>
          <w:lang w:val="x-none"/>
        </w:rPr>
        <w:instrText xml:space="preserve"> ADDIN ZOTERO_ITEM CSL_CITATION {"citationID":"bgttC0IO","properties":{"formattedCitation":"(Barling, 2000)","plainCitation":"(Barling, 2000)","noteIndex":0},"citationItems":[{"id":1521,"uris":["http://zotero.org/users/local/7Hi3kAOD/items/ABVGAQL2"],"uri":["http://zotero.org/users/local/7Hi3kAOD/items/ABVGAQL2"],"itemData":{"id":1521,"type":"article-journal","title":"Transformational leadership","container-title":"Retrieved from","author":[{"family":"Barling","given":"Julian"}],"issued":{"date-parts":[["2000"]]}}}],"schema":"https://github.com/citation-style-language/schema/raw/master/csl-citation.json"} </w:instrText>
      </w:r>
      <w:r w:rsidR="00E56655">
        <w:rPr>
          <w:rFonts w:ascii="Times New Roman" w:eastAsia="Times New Roman" w:hAnsi="Times New Roman" w:cs="Times New Roman"/>
          <w:color w:val="1C1E29"/>
          <w:kern w:val="0"/>
          <w:lang w:val="x-none"/>
        </w:rPr>
        <w:fldChar w:fldCharType="separate"/>
      </w:r>
      <w:r w:rsidR="00E56655" w:rsidRPr="00E56655">
        <w:rPr>
          <w:rFonts w:ascii="Times New Roman" w:hAnsi="Times New Roman" w:cs="Times New Roman"/>
        </w:rPr>
        <w:t>(Barling, 2000)</w:t>
      </w:r>
      <w:r w:rsidR="00E56655">
        <w:rPr>
          <w:rFonts w:ascii="Times New Roman" w:eastAsia="Times New Roman" w:hAnsi="Times New Roman" w:cs="Times New Roman"/>
          <w:color w:val="1C1E29"/>
          <w:kern w:val="0"/>
          <w:lang w:val="x-none"/>
        </w:rPr>
        <w:fldChar w:fldCharType="end"/>
      </w:r>
      <w:r w:rsidRPr="006828A0">
        <w:rPr>
          <w:rFonts w:ascii="Times New Roman" w:eastAsia="Times New Roman" w:hAnsi="Times New Roman" w:cs="Times New Roman"/>
          <w:color w:val="1C1E29"/>
          <w:kern w:val="0"/>
          <w:lang w:val="x-none"/>
        </w:rPr>
        <w:t>. The approach of power is appropriately used by him to share his vision of freedom wit</w:t>
      </w:r>
      <w:r w:rsidRPr="006828A0">
        <w:rPr>
          <w:rFonts w:ascii="Times New Roman" w:eastAsia="Times New Roman" w:hAnsi="Times New Roman" w:cs="Times New Roman"/>
          <w:color w:val="1C1E29"/>
          <w:kern w:val="0"/>
          <w:lang w:val="x-none"/>
        </w:rPr>
        <w:t>h other stakeholders. </w:t>
      </w:r>
    </w:p>
    <w:p w14:paraId="0418DC9C" w14:textId="77777777" w:rsidR="006828A0" w:rsidRPr="006828A0" w:rsidRDefault="001F5472" w:rsidP="006828A0">
      <w:pPr>
        <w:ind w:firstLine="0"/>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Jeff Bezos as Transformational Leader</w:t>
      </w:r>
    </w:p>
    <w:p w14:paraId="48D3F6C8" w14:textId="77777777" w:rsidR="006828A0" w:rsidRPr="006828A0" w:rsidRDefault="001F5472" w:rsidP="006828A0">
      <w:pPr>
        <w:ind w:firstLine="0"/>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           </w:t>
      </w:r>
      <w:r w:rsidRPr="006828A0">
        <w:rPr>
          <w:rFonts w:ascii="Times New Roman" w:eastAsia="Times New Roman" w:hAnsi="Times New Roman" w:cs="Times New Roman"/>
          <w:color w:val="1C1E29"/>
          <w:kern w:val="0"/>
          <w:lang w:val="x-none"/>
        </w:rPr>
        <w:t xml:space="preserve">In recent times, Jeff Bezos is recognized as one of the prominent names in the business world when it comes to consideration of transformational leadership. He successfully shared his </w:t>
      </w:r>
      <w:r w:rsidRPr="006828A0">
        <w:rPr>
          <w:rFonts w:ascii="Times New Roman" w:eastAsia="Times New Roman" w:hAnsi="Times New Roman" w:cs="Times New Roman"/>
          <w:color w:val="1C1E29"/>
          <w:kern w:val="0"/>
          <w:lang w:val="x-none"/>
        </w:rPr>
        <w:t>vision to employees to meet high standards of organizational goals. His main focus is to empower his subordinates by giving importance to their opinions correctly. As the founder of Amazon, he is interested in considering the organization's vision to enhan</w:t>
      </w:r>
      <w:r w:rsidRPr="006828A0">
        <w:rPr>
          <w:rFonts w:ascii="Times New Roman" w:eastAsia="Times New Roman" w:hAnsi="Times New Roman" w:cs="Times New Roman"/>
          <w:color w:val="1C1E29"/>
          <w:kern w:val="0"/>
          <w:lang w:val="x-none"/>
        </w:rPr>
        <w:t xml:space="preserve">ce the performance </w:t>
      </w:r>
      <w:r w:rsidRPr="006828A0">
        <w:rPr>
          <w:rFonts w:ascii="Times New Roman" w:eastAsia="Times New Roman" w:hAnsi="Times New Roman" w:cs="Times New Roman"/>
          <w:color w:val="1C1E29"/>
          <w:kern w:val="0"/>
          <w:lang w:val="x-none"/>
        </w:rPr>
        <w:lastRenderedPageBreak/>
        <w:t>level of all the employees. He is ranked as the one who greatly inspires others with his corporate vision and directs his workers towards the required practical measures. </w:t>
      </w:r>
    </w:p>
    <w:p w14:paraId="06AF33A5" w14:textId="77777777" w:rsidR="006828A0" w:rsidRPr="006828A0" w:rsidRDefault="001F5472" w:rsidP="006828A0">
      <w:pPr>
        <w:ind w:firstLine="0"/>
        <w:jc w:val="center"/>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Transformational Leadership as the Most Effective Type of Busines</w:t>
      </w:r>
      <w:r w:rsidRPr="006828A0">
        <w:rPr>
          <w:rFonts w:ascii="Times New Roman" w:eastAsia="Times New Roman" w:hAnsi="Times New Roman" w:cs="Times New Roman"/>
          <w:b/>
          <w:bCs/>
          <w:color w:val="1C1E29"/>
          <w:kern w:val="0"/>
          <w:lang w:val="x-none"/>
        </w:rPr>
        <w:t>s Leadership</w:t>
      </w:r>
    </w:p>
    <w:p w14:paraId="0A5D0461" w14:textId="45E0EDB7" w:rsidR="006828A0" w:rsidRPr="006828A0" w:rsidRDefault="001F5472" w:rsidP="006828A0">
      <w:pPr>
        <w:ind w:firstLine="0"/>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           </w:t>
      </w:r>
      <w:r w:rsidRPr="006828A0">
        <w:rPr>
          <w:rFonts w:ascii="Times New Roman" w:eastAsia="Times New Roman" w:hAnsi="Times New Roman" w:cs="Times New Roman"/>
          <w:color w:val="1C1E29"/>
          <w:kern w:val="0"/>
          <w:lang w:val="x-none"/>
        </w:rPr>
        <w:t>Transformational leadership is effective in to form of business leadership because it mainly focuses on cooperation and consensus in case of teamwork. A transformational leader is recognized as the one who motivates and inspires oth</w:t>
      </w:r>
      <w:r w:rsidRPr="006828A0">
        <w:rPr>
          <w:rFonts w:ascii="Times New Roman" w:eastAsia="Times New Roman" w:hAnsi="Times New Roman" w:cs="Times New Roman"/>
          <w:color w:val="1C1E29"/>
          <w:kern w:val="0"/>
          <w:lang w:val="x-none"/>
        </w:rPr>
        <w:t>ers to successfully use their potential to enhance their individual and organizational performance. It is one charismatic and energetic leading approach that inspires others to attain unexpected and extraordinary outcomes in the end. A transformational lea</w:t>
      </w:r>
      <w:r w:rsidRPr="006828A0">
        <w:rPr>
          <w:rFonts w:ascii="Times New Roman" w:eastAsia="Times New Roman" w:hAnsi="Times New Roman" w:cs="Times New Roman"/>
          <w:color w:val="1C1E29"/>
          <w:kern w:val="0"/>
          <w:lang w:val="x-none"/>
        </w:rPr>
        <w:t>der is different because he respects the individuality of every worker. The role of transformational leadership is vital to give necessary autonomy to workers when it comes to suitable decisions about their job tasks</w:t>
      </w:r>
      <w:r w:rsidR="00441A25">
        <w:rPr>
          <w:rFonts w:ascii="Times New Roman" w:eastAsia="Times New Roman" w:hAnsi="Times New Roman" w:cs="Times New Roman"/>
          <w:color w:val="1C1E29"/>
          <w:kern w:val="0"/>
          <w:lang w:val="x-none"/>
        </w:rPr>
        <w:t xml:space="preserve"> </w:t>
      </w:r>
      <w:r w:rsidR="00441A25">
        <w:rPr>
          <w:rFonts w:ascii="Times New Roman" w:eastAsia="Times New Roman" w:hAnsi="Times New Roman" w:cs="Times New Roman"/>
          <w:color w:val="1C1E29"/>
          <w:kern w:val="0"/>
          <w:lang w:val="x-none"/>
        </w:rPr>
        <w:fldChar w:fldCharType="begin"/>
      </w:r>
      <w:r w:rsidR="00441A25">
        <w:rPr>
          <w:rFonts w:ascii="Times New Roman" w:eastAsia="Times New Roman" w:hAnsi="Times New Roman" w:cs="Times New Roman"/>
          <w:color w:val="1C1E29"/>
          <w:kern w:val="0"/>
          <w:lang w:val="x-none"/>
        </w:rPr>
        <w:instrText xml:space="preserve"> ADDIN ZOTERO_ITEM CSL_CITATION {"citationID":"veZjL7kz","properties":{"formattedCitation":"(Jung, Chow, &amp; Wu, 2003)","plainCitation":"(Jung, Chow, &amp; Wu, 2003)","noteIndex":0},"citationItems":[{"id":1519,"uris":["http://zotero.org/users/local/7Hi3kAOD/items/RH866HS7"],"uri":["http://zotero.org/users/local/7Hi3kAOD/items/RH866HS7"],"itemData":{"id":1519,"type":"article-journal","title":"The role of transformational leadership in enhancing organizational innovation: Hypotheses and some preliminary findings","container-title":"The leadership quarterly","page":"525-544","volume":"14","issue":"4-5","author":[{"family":"Jung","given":"Dong I."},{"family":"Chow","given":"Chee"},{"family":"Wu","given":"Anne"}],"issued":{"date-parts":[["2003"]]}}}],"schema":"https://github.com/citation-style-language/schema/raw/master/csl-citation.json"} </w:instrText>
      </w:r>
      <w:r w:rsidR="00441A25">
        <w:rPr>
          <w:rFonts w:ascii="Times New Roman" w:eastAsia="Times New Roman" w:hAnsi="Times New Roman" w:cs="Times New Roman"/>
          <w:color w:val="1C1E29"/>
          <w:kern w:val="0"/>
          <w:lang w:val="x-none"/>
        </w:rPr>
        <w:fldChar w:fldCharType="separate"/>
      </w:r>
      <w:r w:rsidR="00441A25" w:rsidRPr="00441A25">
        <w:rPr>
          <w:rFonts w:ascii="Times New Roman" w:hAnsi="Times New Roman" w:cs="Times New Roman"/>
        </w:rPr>
        <w:t>(Jung, Chow, &amp; Wu, 2003)</w:t>
      </w:r>
      <w:r w:rsidR="00441A25">
        <w:rPr>
          <w:rFonts w:ascii="Times New Roman" w:eastAsia="Times New Roman" w:hAnsi="Times New Roman" w:cs="Times New Roman"/>
          <w:color w:val="1C1E29"/>
          <w:kern w:val="0"/>
          <w:lang w:val="x-none"/>
        </w:rPr>
        <w:fldChar w:fldCharType="end"/>
      </w:r>
      <w:r w:rsidRPr="006828A0">
        <w:rPr>
          <w:rFonts w:ascii="Times New Roman" w:eastAsia="Times New Roman" w:hAnsi="Times New Roman" w:cs="Times New Roman"/>
          <w:color w:val="1C1E29"/>
          <w:kern w:val="0"/>
          <w:lang w:val="x-none"/>
        </w:rPr>
        <w:t>. The objective of necessary collaboration can also be achieved through the successful application of transformational leadership in the context of the corporate organizational setting. </w:t>
      </w:r>
    </w:p>
    <w:p w14:paraId="2D7DC2FF" w14:textId="251202B9" w:rsidR="006828A0" w:rsidRDefault="001F5472" w:rsidP="006828A0">
      <w:pPr>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color w:val="1C1E29"/>
          <w:kern w:val="0"/>
          <w:lang w:val="x-none"/>
        </w:rPr>
        <w:t xml:space="preserve">The </w:t>
      </w:r>
      <w:r w:rsidRPr="006828A0">
        <w:rPr>
          <w:rFonts w:ascii="Times New Roman" w:eastAsia="Times New Roman" w:hAnsi="Times New Roman" w:cs="Times New Roman"/>
          <w:color w:val="1C1E29"/>
          <w:kern w:val="0"/>
          <w:lang w:val="x-none"/>
        </w:rPr>
        <w:t>practical idea of transformational leadership is good to achieve goals of culture building, forming positive employees' behaviors, and individual support. The effectiveness of transformational leadership can better determine through the example of vision-d</w:t>
      </w:r>
      <w:r w:rsidRPr="006828A0">
        <w:rPr>
          <w:rFonts w:ascii="Times New Roman" w:eastAsia="Times New Roman" w:hAnsi="Times New Roman" w:cs="Times New Roman"/>
          <w:color w:val="1C1E29"/>
          <w:kern w:val="0"/>
          <w:lang w:val="x-none"/>
        </w:rPr>
        <w:t xml:space="preserve">riven business organizations. The business leader needs to adopt the option of a shared vision to achieve organizational targets. It is also crucial to mention that in some scenarios, transactional leadership is a preferable form of leadership as compared </w:t>
      </w:r>
      <w:r w:rsidRPr="006828A0">
        <w:rPr>
          <w:rFonts w:ascii="Times New Roman" w:eastAsia="Times New Roman" w:hAnsi="Times New Roman" w:cs="Times New Roman"/>
          <w:color w:val="1C1E29"/>
          <w:kern w:val="0"/>
          <w:lang w:val="x-none"/>
        </w:rPr>
        <w:t>to transformational leadership. The practical domain of transactional leadership is more appropriate in the case of military organizations when subordinates have to follow their leader's instructions.</w:t>
      </w:r>
    </w:p>
    <w:p w14:paraId="3EFF4627" w14:textId="623322ED" w:rsidR="00D6727B" w:rsidRDefault="00D6727B" w:rsidP="006828A0">
      <w:pPr>
        <w:rPr>
          <w:rFonts w:ascii="Times New Roman" w:eastAsia="Times New Roman" w:hAnsi="Times New Roman" w:cs="Times New Roman"/>
          <w:color w:val="1C1E29"/>
          <w:kern w:val="0"/>
          <w:lang w:val="x-none"/>
        </w:rPr>
      </w:pPr>
    </w:p>
    <w:p w14:paraId="5ECFD95A" w14:textId="77777777" w:rsidR="00D6727B" w:rsidRPr="006828A0" w:rsidRDefault="00D6727B" w:rsidP="006828A0">
      <w:pPr>
        <w:rPr>
          <w:rFonts w:ascii="Times New Roman" w:eastAsia="Times New Roman" w:hAnsi="Times New Roman" w:cs="Times New Roman"/>
          <w:color w:val="1C1E29"/>
          <w:kern w:val="0"/>
          <w:lang w:val="x-none"/>
        </w:rPr>
      </w:pPr>
    </w:p>
    <w:p w14:paraId="4CAE8E99" w14:textId="77777777" w:rsidR="006828A0" w:rsidRPr="006828A0" w:rsidRDefault="001F5472" w:rsidP="002D46DF">
      <w:pPr>
        <w:ind w:firstLine="0"/>
        <w:jc w:val="center"/>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lastRenderedPageBreak/>
        <w:t>Potential Negative Consequences of Transformational L</w:t>
      </w:r>
      <w:r w:rsidRPr="006828A0">
        <w:rPr>
          <w:rFonts w:ascii="Times New Roman" w:eastAsia="Times New Roman" w:hAnsi="Times New Roman" w:cs="Times New Roman"/>
          <w:b/>
          <w:bCs/>
          <w:color w:val="1C1E29"/>
          <w:kern w:val="0"/>
          <w:lang w:val="x-none"/>
        </w:rPr>
        <w:t>eadership</w:t>
      </w:r>
    </w:p>
    <w:p w14:paraId="5FA154E1" w14:textId="5D4C4873" w:rsidR="00997AD2" w:rsidRDefault="001F5472" w:rsidP="006828A0">
      <w:pPr>
        <w:ind w:firstLine="0"/>
        <w:rPr>
          <w:rFonts w:ascii="Times New Roman" w:eastAsia="Times New Roman" w:hAnsi="Times New Roman" w:cs="Times New Roman"/>
          <w:color w:val="1C1E29"/>
          <w:kern w:val="0"/>
          <w:lang w:val="x-none"/>
        </w:rPr>
      </w:pPr>
      <w:r w:rsidRPr="006828A0">
        <w:rPr>
          <w:rFonts w:ascii="Times New Roman" w:eastAsia="Times New Roman" w:hAnsi="Times New Roman" w:cs="Times New Roman"/>
          <w:b/>
          <w:bCs/>
          <w:color w:val="1C1E29"/>
          <w:kern w:val="0"/>
          <w:lang w:val="x-none"/>
        </w:rPr>
        <w:t>           </w:t>
      </w:r>
      <w:r w:rsidRPr="006828A0">
        <w:rPr>
          <w:rFonts w:ascii="Times New Roman" w:eastAsia="Times New Roman" w:hAnsi="Times New Roman" w:cs="Times New Roman"/>
          <w:color w:val="1C1E29"/>
          <w:kern w:val="0"/>
          <w:lang w:val="x-none"/>
        </w:rPr>
        <w:t>The practical idea of transformational leadership also contains some negative consequences that require necessary attention. The major disadvantage of this approach is that the entire vision can lead to failure if this prospect never h</w:t>
      </w:r>
      <w:r w:rsidRPr="006828A0">
        <w:rPr>
          <w:rFonts w:ascii="Times New Roman" w:eastAsia="Times New Roman" w:hAnsi="Times New Roman" w:cs="Times New Roman"/>
          <w:color w:val="1C1E29"/>
          <w:kern w:val="0"/>
          <w:lang w:val="x-none"/>
        </w:rPr>
        <w:t>andles appropriately. The inability of the transformational leader to properly drive collaboration can be a detrimental aspect for the organization. Additionally, it can be a difficult approach for all employees to successfully embrace elements of change a</w:t>
      </w:r>
      <w:r w:rsidRPr="006828A0">
        <w:rPr>
          <w:rFonts w:ascii="Times New Roman" w:eastAsia="Times New Roman" w:hAnsi="Times New Roman" w:cs="Times New Roman"/>
          <w:color w:val="1C1E29"/>
          <w:kern w:val="0"/>
          <w:lang w:val="x-none"/>
        </w:rPr>
        <w:t>nd continuous growth</w:t>
      </w:r>
      <w:r w:rsidR="00317911">
        <w:rPr>
          <w:rFonts w:ascii="Times New Roman" w:eastAsia="Times New Roman" w:hAnsi="Times New Roman" w:cs="Times New Roman"/>
          <w:color w:val="1C1E29"/>
          <w:kern w:val="0"/>
          <w:lang w:val="x-none"/>
        </w:rPr>
        <w:t xml:space="preserve"> </w:t>
      </w:r>
      <w:r w:rsidR="00317911">
        <w:rPr>
          <w:rFonts w:ascii="Times New Roman" w:eastAsia="Times New Roman" w:hAnsi="Times New Roman" w:cs="Times New Roman"/>
          <w:color w:val="1C1E29"/>
          <w:kern w:val="0"/>
          <w:lang w:val="x-none"/>
        </w:rPr>
        <w:fldChar w:fldCharType="begin"/>
      </w:r>
      <w:r w:rsidR="00317911">
        <w:rPr>
          <w:rFonts w:ascii="Times New Roman" w:eastAsia="Times New Roman" w:hAnsi="Times New Roman" w:cs="Times New Roman"/>
          <w:color w:val="1C1E29"/>
          <w:kern w:val="0"/>
          <w:lang w:val="x-none"/>
        </w:rPr>
        <w:instrText xml:space="preserve"> ADDIN ZOTERO_ITEM CSL_CITATION {"citationID":"3mQiF21y","properties":{"formattedCitation":"(Garman, Davis\\uc0\\u8208{}Lenane, &amp; Corrigan, 2003)","plainCitation":"(Garman, Davis‐Lenane, &amp; Corrigan, 2003)","noteIndex":0},"citationItems":[{"id":1520,"uris":["http://zotero.org/users/local/7Hi3kAOD/items/5S2KX6D6"],"uri":["http://zotero.org/users/local/7Hi3kAOD/items/5S2KX6D6"],"itemData":{"id":1520,"type":"article-journal","title":"Factor structure of the transformational leadership model in human service teams","container-title":"Journal of Organizational Behavior: The International Journal of Industrial, Occupational and Organizational Psychology and Behavior","page":"803-812","volume":"24","issue":"6","author":[{"family":"Garman","given":"Andrew N."},{"family":"Davis‐Lenane","given":"Deborah"},{"family":"Corrigan","given":"Patrick W."}],"issued":{"date-parts":[["2003"]]}}}],"schema":"https://github.com/citation-style-language/schema/raw/master/csl-citation.json"} </w:instrText>
      </w:r>
      <w:r w:rsidR="00317911">
        <w:rPr>
          <w:rFonts w:ascii="Times New Roman" w:eastAsia="Times New Roman" w:hAnsi="Times New Roman" w:cs="Times New Roman"/>
          <w:color w:val="1C1E29"/>
          <w:kern w:val="0"/>
          <w:lang w:val="x-none"/>
        </w:rPr>
        <w:fldChar w:fldCharType="separate"/>
      </w:r>
      <w:r w:rsidR="00317911" w:rsidRPr="00317911">
        <w:rPr>
          <w:rFonts w:ascii="Times New Roman" w:hAnsi="Times New Roman" w:cs="Times New Roman"/>
        </w:rPr>
        <w:t>(Garman, Davis‐Lenane, &amp; Corrigan, 2003)</w:t>
      </w:r>
      <w:r w:rsidR="00317911">
        <w:rPr>
          <w:rFonts w:ascii="Times New Roman" w:eastAsia="Times New Roman" w:hAnsi="Times New Roman" w:cs="Times New Roman"/>
          <w:color w:val="1C1E29"/>
          <w:kern w:val="0"/>
          <w:lang w:val="x-none"/>
        </w:rPr>
        <w:fldChar w:fldCharType="end"/>
      </w:r>
      <w:r w:rsidRPr="006828A0">
        <w:rPr>
          <w:rFonts w:ascii="Times New Roman" w:eastAsia="Times New Roman" w:hAnsi="Times New Roman" w:cs="Times New Roman"/>
          <w:color w:val="1C1E29"/>
          <w:kern w:val="0"/>
          <w:lang w:val="x-none"/>
        </w:rPr>
        <w:t xml:space="preserve">. Formulation of consensus in teamwork is one difficult condition concerning the practical idea of transformational leadership. Undoubtedly, it is one risky business for the transformational leader to motivate others to assure </w:t>
      </w:r>
      <w:r w:rsidRPr="006828A0">
        <w:rPr>
          <w:rFonts w:ascii="Times New Roman" w:eastAsia="Times New Roman" w:hAnsi="Times New Roman" w:cs="Times New Roman"/>
          <w:color w:val="1C1E29"/>
          <w:kern w:val="0"/>
          <w:lang w:val="x-none"/>
        </w:rPr>
        <w:t>application of organizational vision. </w:t>
      </w:r>
    </w:p>
    <w:p w14:paraId="52844C4D" w14:textId="77777777" w:rsidR="00997AD2" w:rsidRDefault="001F5472">
      <w:pPr>
        <w:rPr>
          <w:rFonts w:ascii="Times New Roman" w:eastAsia="Times New Roman" w:hAnsi="Times New Roman" w:cs="Times New Roman"/>
          <w:color w:val="1C1E29"/>
          <w:kern w:val="0"/>
          <w:lang w:val="x-none"/>
        </w:rPr>
      </w:pPr>
      <w:r>
        <w:rPr>
          <w:rFonts w:ascii="Times New Roman" w:eastAsia="Times New Roman" w:hAnsi="Times New Roman" w:cs="Times New Roman"/>
          <w:color w:val="1C1E29"/>
          <w:kern w:val="0"/>
          <w:lang w:val="x-none"/>
        </w:rPr>
        <w:br w:type="page"/>
      </w:r>
    </w:p>
    <w:p w14:paraId="59459404" w14:textId="59E49787" w:rsidR="006828A0" w:rsidRPr="00997AD2" w:rsidRDefault="001F5472" w:rsidP="00997AD2">
      <w:pPr>
        <w:ind w:firstLine="0"/>
        <w:jc w:val="center"/>
        <w:rPr>
          <w:rFonts w:ascii="Times New Roman" w:eastAsia="Times New Roman" w:hAnsi="Times New Roman" w:cs="Times New Roman"/>
          <w:b/>
          <w:bCs/>
          <w:color w:val="1C1E29"/>
          <w:kern w:val="0"/>
          <w:lang w:val="x-none"/>
        </w:rPr>
      </w:pPr>
      <w:r w:rsidRPr="00997AD2">
        <w:rPr>
          <w:rFonts w:ascii="Times New Roman" w:eastAsia="Times New Roman" w:hAnsi="Times New Roman" w:cs="Times New Roman"/>
          <w:b/>
          <w:bCs/>
          <w:color w:val="1C1E29"/>
          <w:kern w:val="0"/>
          <w:lang w:val="x-none"/>
        </w:rPr>
        <w:lastRenderedPageBreak/>
        <w:t>References</w:t>
      </w:r>
    </w:p>
    <w:p w14:paraId="0A2A8BF9" w14:textId="37049E4D" w:rsidR="00997AD2" w:rsidRDefault="001F5472" w:rsidP="00997AD2">
      <w:pPr>
        <w:pStyle w:val="Bibliography"/>
        <w:rPr>
          <w:rFonts w:ascii="Times New Roman" w:hAnsi="Times New Roman" w:cs="Times New Roman"/>
        </w:rPr>
      </w:pPr>
      <w:r>
        <w:rPr>
          <w:lang w:val="x-none"/>
        </w:rPr>
        <w:fldChar w:fldCharType="begin"/>
      </w:r>
      <w:r>
        <w:rPr>
          <w:lang w:val="x-none"/>
        </w:rPr>
        <w:instrText xml:space="preserve"> ADDIN ZOTERO_BIBL {"uncited":[],"omitted":[],"custom":[]} CSL_BIBLIOGRAPHY </w:instrText>
      </w:r>
      <w:r>
        <w:rPr>
          <w:lang w:val="x-none"/>
        </w:rPr>
        <w:fldChar w:fldCharType="separate"/>
      </w:r>
      <w:r w:rsidRPr="00997AD2">
        <w:rPr>
          <w:rFonts w:ascii="Times New Roman" w:hAnsi="Times New Roman" w:cs="Times New Roman"/>
        </w:rPr>
        <w:t xml:space="preserve">Barling, J. (2000). Transformational leadership. </w:t>
      </w:r>
      <w:r w:rsidRPr="00997AD2">
        <w:rPr>
          <w:rFonts w:ascii="Times New Roman" w:hAnsi="Times New Roman" w:cs="Times New Roman"/>
          <w:i/>
          <w:iCs/>
        </w:rPr>
        <w:t>Retrieved From</w:t>
      </w:r>
      <w:r w:rsidRPr="00997AD2">
        <w:rPr>
          <w:rFonts w:ascii="Times New Roman" w:hAnsi="Times New Roman" w:cs="Times New Roman"/>
        </w:rPr>
        <w:t>.</w:t>
      </w:r>
    </w:p>
    <w:p w14:paraId="4739C744" w14:textId="59E83713" w:rsidR="00E863B7" w:rsidRPr="00E863B7" w:rsidRDefault="001F5472" w:rsidP="00E863B7">
      <w:hyperlink r:id="rId7" w:history="1">
        <w:r>
          <w:rPr>
            <w:rStyle w:val="Hyperlink"/>
          </w:rPr>
          <w:t>https://smith.queensu.ca/insight/file/qsb_whitepaper_leadership.pdf</w:t>
        </w:r>
      </w:hyperlink>
    </w:p>
    <w:p w14:paraId="1D487F57" w14:textId="77777777" w:rsidR="00997AD2" w:rsidRPr="00997AD2" w:rsidRDefault="001F5472" w:rsidP="00997AD2">
      <w:pPr>
        <w:pStyle w:val="Bibliography"/>
        <w:rPr>
          <w:rFonts w:ascii="Times New Roman" w:hAnsi="Times New Roman" w:cs="Times New Roman"/>
        </w:rPr>
      </w:pPr>
      <w:r w:rsidRPr="00997AD2">
        <w:rPr>
          <w:rFonts w:ascii="Times New Roman" w:hAnsi="Times New Roman" w:cs="Times New Roman"/>
        </w:rPr>
        <w:t>Garman, A. N., Davis‐Lenane, D., &amp; Corrigan, P. W. (2003). Factor structure of the transformational leader</w:t>
      </w:r>
      <w:r w:rsidRPr="00997AD2">
        <w:rPr>
          <w:rFonts w:ascii="Times New Roman" w:hAnsi="Times New Roman" w:cs="Times New Roman"/>
        </w:rPr>
        <w:t xml:space="preserve">ship model in human service teams. </w:t>
      </w:r>
      <w:r w:rsidRPr="00997AD2">
        <w:rPr>
          <w:rFonts w:ascii="Times New Roman" w:hAnsi="Times New Roman" w:cs="Times New Roman"/>
          <w:i/>
          <w:iCs/>
        </w:rPr>
        <w:t>Journal of Organizational Behavior: The International Journal of Industrial, Occupational and Organizational Psychology and Behavior</w:t>
      </w:r>
      <w:r w:rsidRPr="00997AD2">
        <w:rPr>
          <w:rFonts w:ascii="Times New Roman" w:hAnsi="Times New Roman" w:cs="Times New Roman"/>
        </w:rPr>
        <w:t xml:space="preserve">, </w:t>
      </w:r>
      <w:r w:rsidRPr="00997AD2">
        <w:rPr>
          <w:rFonts w:ascii="Times New Roman" w:hAnsi="Times New Roman" w:cs="Times New Roman"/>
          <w:i/>
          <w:iCs/>
        </w:rPr>
        <w:t>24</w:t>
      </w:r>
      <w:r w:rsidRPr="00997AD2">
        <w:rPr>
          <w:rFonts w:ascii="Times New Roman" w:hAnsi="Times New Roman" w:cs="Times New Roman"/>
        </w:rPr>
        <w:t>(6), 803–812.</w:t>
      </w:r>
    </w:p>
    <w:p w14:paraId="0149E2B5" w14:textId="77777777" w:rsidR="00997AD2" w:rsidRPr="00997AD2" w:rsidRDefault="001F5472" w:rsidP="00997AD2">
      <w:pPr>
        <w:pStyle w:val="Bibliography"/>
        <w:rPr>
          <w:rFonts w:ascii="Times New Roman" w:hAnsi="Times New Roman" w:cs="Times New Roman"/>
        </w:rPr>
      </w:pPr>
      <w:r w:rsidRPr="00997AD2">
        <w:rPr>
          <w:rFonts w:ascii="Times New Roman" w:hAnsi="Times New Roman" w:cs="Times New Roman"/>
        </w:rPr>
        <w:t xml:space="preserve">Jung, D. I., Chow, C., &amp; Wu, A. (2003). The role of transformational leadership in enhancing organizational innovation: Hypotheses and some preliminary findings. </w:t>
      </w:r>
      <w:r w:rsidRPr="00997AD2">
        <w:rPr>
          <w:rFonts w:ascii="Times New Roman" w:hAnsi="Times New Roman" w:cs="Times New Roman"/>
          <w:i/>
          <w:iCs/>
        </w:rPr>
        <w:t>The Leadership Quarterly</w:t>
      </w:r>
      <w:r w:rsidRPr="00997AD2">
        <w:rPr>
          <w:rFonts w:ascii="Times New Roman" w:hAnsi="Times New Roman" w:cs="Times New Roman"/>
        </w:rPr>
        <w:t xml:space="preserve">, </w:t>
      </w:r>
      <w:r w:rsidRPr="00997AD2">
        <w:rPr>
          <w:rFonts w:ascii="Times New Roman" w:hAnsi="Times New Roman" w:cs="Times New Roman"/>
          <w:i/>
          <w:iCs/>
        </w:rPr>
        <w:t>14</w:t>
      </w:r>
      <w:r w:rsidRPr="00997AD2">
        <w:rPr>
          <w:rFonts w:ascii="Times New Roman" w:hAnsi="Times New Roman" w:cs="Times New Roman"/>
        </w:rPr>
        <w:t>(4–5), 525–544.</w:t>
      </w:r>
    </w:p>
    <w:p w14:paraId="3195F67A" w14:textId="346D069C" w:rsidR="00997AD2" w:rsidRPr="006828A0" w:rsidRDefault="001F5472" w:rsidP="00997AD2">
      <w:pPr>
        <w:ind w:firstLine="0"/>
        <w:rPr>
          <w:rFonts w:ascii="Times New Roman" w:eastAsia="Times New Roman" w:hAnsi="Times New Roman" w:cs="Times New Roman"/>
          <w:color w:val="1C1E29"/>
          <w:kern w:val="0"/>
          <w:lang w:val="x-none"/>
        </w:rPr>
      </w:pPr>
      <w:r>
        <w:rPr>
          <w:rFonts w:ascii="Times New Roman" w:eastAsia="Times New Roman" w:hAnsi="Times New Roman" w:cs="Times New Roman"/>
          <w:color w:val="1C1E29"/>
          <w:kern w:val="0"/>
          <w:lang w:val="x-none"/>
        </w:rPr>
        <w:fldChar w:fldCharType="end"/>
      </w:r>
    </w:p>
    <w:p w14:paraId="2C5567DF" w14:textId="637E98FF" w:rsidR="00804073" w:rsidRPr="00704263" w:rsidRDefault="001F5472" w:rsidP="006828A0">
      <w:pPr>
        <w:pStyle w:val="Title2"/>
        <w:jc w:val="left"/>
        <w:rPr>
          <w:b/>
          <w:bCs/>
        </w:rPr>
      </w:pPr>
      <w:r>
        <w:rPr>
          <w:b/>
          <w:bCs/>
        </w:rPr>
        <w:tab/>
      </w:r>
    </w:p>
    <w:p w14:paraId="76BB1FAA" w14:textId="77777777" w:rsidR="00695BE3" w:rsidRDefault="00695BE3" w:rsidP="006828A0">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2D4D12" w14:textId="77777777" w:rsidR="001F5472" w:rsidRDefault="001F5472">
      <w:pPr>
        <w:spacing w:line="240" w:lineRule="auto"/>
      </w:pPr>
      <w:r>
        <w:separator/>
      </w:r>
    </w:p>
  </w:endnote>
  <w:endnote w:type="continuationSeparator" w:id="0">
    <w:p w14:paraId="0C3676FB" w14:textId="77777777" w:rsidR="001F5472" w:rsidRDefault="001F54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20002287" w:usb1="00000000" w:usb2="00000000"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A87F2" w14:textId="77777777" w:rsidR="001F5472" w:rsidRDefault="001F5472">
      <w:pPr>
        <w:spacing w:line="240" w:lineRule="auto"/>
      </w:pPr>
      <w:r>
        <w:separator/>
      </w:r>
    </w:p>
  </w:footnote>
  <w:footnote w:type="continuationSeparator" w:id="0">
    <w:p w14:paraId="75A8B18D" w14:textId="77777777" w:rsidR="001F5472" w:rsidRDefault="001F54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7824BCAD" w:rsidR="00E81978" w:rsidRDefault="001F5472">
    <w:pPr>
      <w:pStyle w:val="Header"/>
    </w:pPr>
    <w:r>
      <w:t>BUSINESS AND MANAGEMENT</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095B746E" w:rsidR="00E81978" w:rsidRDefault="001F5472">
    <w:pPr>
      <w:pStyle w:val="Header"/>
      <w:rPr>
        <w:rStyle w:val="Strong"/>
      </w:rPr>
    </w:pPr>
    <w:r>
      <w:t xml:space="preserve">Running head: </w:t>
    </w:r>
    <w:r w:rsidR="00E90FC6">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368B8"/>
    <w:rsid w:val="000635BD"/>
    <w:rsid w:val="000979ED"/>
    <w:rsid w:val="000A40AE"/>
    <w:rsid w:val="000B2EAE"/>
    <w:rsid w:val="000B50A6"/>
    <w:rsid w:val="000C5E1D"/>
    <w:rsid w:val="000D3F41"/>
    <w:rsid w:val="00104AA6"/>
    <w:rsid w:val="0011349F"/>
    <w:rsid w:val="001A6871"/>
    <w:rsid w:val="001E47E7"/>
    <w:rsid w:val="001F5472"/>
    <w:rsid w:val="0025478B"/>
    <w:rsid w:val="00271870"/>
    <w:rsid w:val="00272112"/>
    <w:rsid w:val="00284B33"/>
    <w:rsid w:val="002A3D46"/>
    <w:rsid w:val="002C0193"/>
    <w:rsid w:val="002D46DF"/>
    <w:rsid w:val="00317911"/>
    <w:rsid w:val="00335293"/>
    <w:rsid w:val="00355DCA"/>
    <w:rsid w:val="003A4E8D"/>
    <w:rsid w:val="003B340A"/>
    <w:rsid w:val="003E3186"/>
    <w:rsid w:val="00400C39"/>
    <w:rsid w:val="00406271"/>
    <w:rsid w:val="004079B8"/>
    <w:rsid w:val="00440A7D"/>
    <w:rsid w:val="00441A25"/>
    <w:rsid w:val="004724D7"/>
    <w:rsid w:val="0050405F"/>
    <w:rsid w:val="00551A02"/>
    <w:rsid w:val="005534FA"/>
    <w:rsid w:val="005603A8"/>
    <w:rsid w:val="0056600F"/>
    <w:rsid w:val="0057147A"/>
    <w:rsid w:val="00586F3D"/>
    <w:rsid w:val="00594E44"/>
    <w:rsid w:val="005B3A43"/>
    <w:rsid w:val="005C39B5"/>
    <w:rsid w:val="005D00A6"/>
    <w:rsid w:val="005D3A03"/>
    <w:rsid w:val="00610EA5"/>
    <w:rsid w:val="00641043"/>
    <w:rsid w:val="00664274"/>
    <w:rsid w:val="006828A0"/>
    <w:rsid w:val="00695BE3"/>
    <w:rsid w:val="006A157E"/>
    <w:rsid w:val="006E7957"/>
    <w:rsid w:val="00704263"/>
    <w:rsid w:val="00743DE1"/>
    <w:rsid w:val="00752510"/>
    <w:rsid w:val="00770715"/>
    <w:rsid w:val="00775583"/>
    <w:rsid w:val="007F70E7"/>
    <w:rsid w:val="008002C0"/>
    <w:rsid w:val="00804073"/>
    <w:rsid w:val="00822454"/>
    <w:rsid w:val="008A10C4"/>
    <w:rsid w:val="008B31C2"/>
    <w:rsid w:val="008B6C11"/>
    <w:rsid w:val="008C5323"/>
    <w:rsid w:val="008D477A"/>
    <w:rsid w:val="00987CE7"/>
    <w:rsid w:val="009974B9"/>
    <w:rsid w:val="00997AD2"/>
    <w:rsid w:val="009A6A3B"/>
    <w:rsid w:val="009D2BF9"/>
    <w:rsid w:val="009D7AFD"/>
    <w:rsid w:val="009E031E"/>
    <w:rsid w:val="00A15C7A"/>
    <w:rsid w:val="00A238D3"/>
    <w:rsid w:val="00A345C6"/>
    <w:rsid w:val="00B07032"/>
    <w:rsid w:val="00B2029F"/>
    <w:rsid w:val="00B823AA"/>
    <w:rsid w:val="00BA1B5A"/>
    <w:rsid w:val="00BA45DB"/>
    <w:rsid w:val="00BF4184"/>
    <w:rsid w:val="00C0601E"/>
    <w:rsid w:val="00C31D30"/>
    <w:rsid w:val="00C41343"/>
    <w:rsid w:val="00C47E5C"/>
    <w:rsid w:val="00CD6E39"/>
    <w:rsid w:val="00CD7A22"/>
    <w:rsid w:val="00CF6E91"/>
    <w:rsid w:val="00D23324"/>
    <w:rsid w:val="00D6727B"/>
    <w:rsid w:val="00D8319E"/>
    <w:rsid w:val="00D85B68"/>
    <w:rsid w:val="00DB5CD3"/>
    <w:rsid w:val="00DE1F69"/>
    <w:rsid w:val="00DE60C9"/>
    <w:rsid w:val="00E45DBE"/>
    <w:rsid w:val="00E46E13"/>
    <w:rsid w:val="00E53777"/>
    <w:rsid w:val="00E56655"/>
    <w:rsid w:val="00E6004D"/>
    <w:rsid w:val="00E64911"/>
    <w:rsid w:val="00E65C7A"/>
    <w:rsid w:val="00E81978"/>
    <w:rsid w:val="00E863B7"/>
    <w:rsid w:val="00E90FC6"/>
    <w:rsid w:val="00EE5314"/>
    <w:rsid w:val="00EF7823"/>
    <w:rsid w:val="00F326DA"/>
    <w:rsid w:val="00F379B7"/>
    <w:rsid w:val="00F525FA"/>
    <w:rsid w:val="00F9788B"/>
    <w:rsid w:val="00FF2002"/>
    <w:rsid w:val="00FF22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E863B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smith.queensu.ca/insight/file/qsb_whitepaper_leadership.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53</Words>
  <Characters>657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3T11:15:00Z</dcterms:created>
  <dcterms:modified xsi:type="dcterms:W3CDTF">2019-11-13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VMwVgB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